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F319E26" w:rsidR="00C17745" w:rsidRPr="001D4A41" w:rsidRDefault="00C17745" w:rsidP="004F6CB8">
      <w:pPr>
        <w:ind w:left="1440"/>
        <w:rPr>
          <w:rFonts w:ascii="Times New Roman" w:hAnsi="Times New Roman" w:cs="Times New Roman"/>
          <w:color w:val="156082" w:themeColor="accent1"/>
        </w:rPr>
      </w:pPr>
      <w:r w:rsidRPr="001D4A41">
        <w:rPr>
          <w:rFonts w:ascii="Times New Roman" w:hAnsi="Times New Roman" w:cs="Times New Roman"/>
          <w:color w:val="156082" w:themeColor="accent1"/>
        </w:rPr>
        <w:t>“</w:t>
      </w:r>
      <w:r w:rsidR="001D4A41" w:rsidRPr="001D4A41">
        <w:rPr>
          <w:rFonts w:ascii="Times New Roman" w:hAnsi="Times New Roman" w:cs="Times New Roman"/>
          <w:color w:val="156082" w:themeColor="accen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1D4A41" w:rsidRPr="001D4A41">
        <w:rPr>
          <w:color w:val="156082" w:themeColor="accent1"/>
        </w:rPr>
        <w:fldChar w:fldCharType="begin"/>
      </w:r>
      <w:r w:rsidR="001D4A41" w:rsidRPr="001D4A41">
        <w:rPr>
          <w:color w:val="156082" w:themeColor="accen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increased physical activity among children and adolescents</w:t>
      </w:r>
      <w:r w:rsidR="001D4A41" w:rsidRPr="001D4A41">
        <w:rPr>
          <w:color w:val="156082" w:themeColor="accent1"/>
        </w:rPr>
        <w:fldChar w:fldCharType="begin"/>
      </w:r>
      <w:r w:rsidR="001D4A41" w:rsidRPr="001D4A41">
        <w:rPr>
          <w:color w:val="156082" w:themeColor="accen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6</w:t>
      </w:r>
      <w:r w:rsidR="001D4A41" w:rsidRPr="001D4A41">
        <w:rPr>
          <w:color w:val="156082" w:themeColor="accent1"/>
        </w:rPr>
        <w:fldChar w:fldCharType="end"/>
      </w:r>
      <w:r w:rsidR="001D4A41" w:rsidRPr="001D4A41">
        <w:rPr>
          <w:rFonts w:ascii="Times New Roman" w:hAnsi="Times New Roman" w:cs="Times New Roman"/>
          <w:color w:val="156082" w:themeColor="accent1"/>
        </w:rPr>
        <w:t>, and a large national study found that higher NDVI was associated with decreased risk of infant and under-5 mortality</w:t>
      </w:r>
      <w:r w:rsidR="001D4A41" w:rsidRPr="001D4A41">
        <w:rPr>
          <w:color w:val="156082" w:themeColor="accent1"/>
        </w:rPr>
        <w:t>.</w:t>
      </w:r>
      <w:r w:rsidR="001D4A41" w:rsidRPr="001D4A41">
        <w:rPr>
          <w:color w:val="156082" w:themeColor="accent1"/>
        </w:rPr>
        <w:fldChar w:fldCharType="begin"/>
      </w:r>
      <w:r w:rsidR="001D4A41" w:rsidRPr="001D4A41">
        <w:rPr>
          <w:color w:val="156082" w:themeColor="accen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7</w:t>
      </w:r>
      <w:r w:rsidR="001D4A41" w:rsidRPr="001D4A41">
        <w:rPr>
          <w:color w:val="156082" w:themeColor="accent1"/>
        </w:rPr>
        <w:fldChar w:fldCharType="end"/>
      </w:r>
      <w:r w:rsidR="001D4A41" w:rsidRPr="001D4A41">
        <w:rPr>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6CE0FB6A"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p>
    <w:p w14:paraId="6BAA1173" w14:textId="77777777" w:rsidR="00D9171F" w:rsidRPr="00D9171F" w:rsidRDefault="00D9171F" w:rsidP="00DE4072">
      <w:pPr>
        <w:rPr>
          <w:rFonts w:ascii="Times New Roman" w:hAnsi="Times New Roman" w:cs="Times New Roman"/>
          <w:color w:val="156082" w:themeColor="accent1"/>
        </w:rPr>
      </w:pPr>
    </w:p>
    <w:p w14:paraId="37DBF8BE" w14:textId="0E3FBE01"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249DCC8B"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proofErr w:type="gramStart"/>
      <w:r w:rsidRPr="003E5C21">
        <w:rPr>
          <w:rFonts w:ascii="Times New Roman" w:hAnsi="Times New Roman" w:cs="Times New Roman"/>
          <w:color w:val="156082" w:themeColor="accent1"/>
        </w:rPr>
        <w:t>built up</w:t>
      </w:r>
      <w:proofErr w:type="gramEnd"/>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Built-up Lands: at least 30% impervious surface area including building materials, asphalt and vehicles” to define the urban fraction. We found a weak negative correlation between NDVI and the urban fraction (-0.312), indicating that greener cities generally </w:t>
      </w:r>
      <w:r w:rsidRPr="003E5C21">
        <w:rPr>
          <w:rFonts w:ascii="Times New Roman" w:hAnsi="Times New Roman" w:cs="Times New Roman"/>
          <w:color w:val="156082" w:themeColor="accent1"/>
        </w:rPr>
        <w:lastRenderedPageBreak/>
        <w:t xml:space="preserve">have smaller fractions of urban or built-up land. While NDVI and urban fraction were 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p>
    <w:p w14:paraId="0874C37E" w14:textId="006A9854" w:rsidR="003573E7" w:rsidRPr="002F0B55" w:rsidRDefault="003573E7" w:rsidP="002F0B55">
      <w:pPr>
        <w:ind w:left="720"/>
        <w:rPr>
          <w:rFonts w:ascii="Times New Roman" w:hAnsi="Times New Roman" w:cs="Times New Roman"/>
          <w:color w:val="156082" w:themeColor="accent1"/>
        </w:rPr>
      </w:pP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lastRenderedPageBreak/>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lastRenderedPageBreak/>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642CFF7F"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 xml:space="preserve">“There were many outlier cities across several regions. Five Venezuelan cities: Barcelona, Maturin, Barquisimeto, Maracay, and Valencia had increases in NDVI across the two periods despite a general decline in urban greenspace across Latin America and the Caribbean. </w:t>
      </w:r>
      <w:proofErr w:type="spellStart"/>
      <w:r w:rsidRPr="00150438">
        <w:rPr>
          <w:rFonts w:ascii="Times New Roman" w:hAnsi="Times New Roman" w:cs="Times New Roman"/>
          <w:color w:val="156082" w:themeColor="accent1"/>
        </w:rPr>
        <w:t>Buram</w:t>
      </w:r>
      <w:proofErr w:type="spellEnd"/>
      <w:r w:rsidRPr="00150438">
        <w:rPr>
          <w:rFonts w:ascii="Times New Roman" w:hAnsi="Times New Roman" w:cs="Times New Roman"/>
          <w:color w:val="156082" w:themeColor="accent1"/>
        </w:rPr>
        <w:t xml:space="preserve">, Sudan and Gonda, India were also positive greenspace outliers in the Northern Africa and Southern Asia regions, respectively. In contrast, many cities were negative greenspace outliers in their regions including Auckland, New Zealand; San Antonio and Providence, United States;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Indonesia; Lakhimpur, India;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w:t>
      </w:r>
      <w:proofErr w:type="spellStart"/>
      <w:r w:rsidRPr="00150438">
        <w:rPr>
          <w:rFonts w:ascii="Times New Roman" w:hAnsi="Times New Roman" w:cs="Times New Roman"/>
          <w:color w:val="156082" w:themeColor="accent1"/>
        </w:rPr>
        <w:t>Lakhimpu</w:t>
      </w:r>
      <w:proofErr w:type="spellEnd"/>
      <w:r w:rsidRPr="00150438">
        <w:rPr>
          <w:rFonts w:ascii="Times New Roman" w:hAnsi="Times New Roman" w:cs="Times New Roman"/>
          <w:color w:val="156082" w:themeColor="accent1"/>
        </w:rPr>
        <w:t xml:space="preserve">, and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 xml:space="preserve">“Furthermore, the timescale on which exposure to higher levels of NDVI improves health is unknown. The studies included in the meta-analysis range in follow-up time from four </w:t>
      </w:r>
      <w:r w:rsidRPr="00D673CF">
        <w:rPr>
          <w:rFonts w:ascii="Times New Roman" w:hAnsi="Times New Roman" w:cs="Times New Roman"/>
          <w:color w:val="156082" w:themeColor="accent1"/>
        </w:rPr>
        <w:lastRenderedPageBreak/>
        <w:t>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33A676A6"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w:t>
      </w:r>
      <w:r w:rsidR="00F5507D">
        <w:rPr>
          <w:rFonts w:ascii="Times New Roman" w:hAnsi="Times New Roman" w:cs="Times New Roman"/>
          <w:color w:val="156082" w:themeColor="accent1"/>
        </w:rPr>
        <w:lastRenderedPageBreak/>
        <w:t xml:space="preserve">(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Following the methods used by many of the studies included in the meta-analysis of greenspace and mortality that we use for our health impact assessment,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lastRenderedPageBreak/>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112: "Joint Research Commission" is actually th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919E60" w14:textId="77777777" w:rsidR="009E38EB" w:rsidRDefault="009E38EB" w:rsidP="003E5C21">
      <w:r>
        <w:separator/>
      </w:r>
    </w:p>
  </w:endnote>
  <w:endnote w:type="continuationSeparator" w:id="0">
    <w:p w14:paraId="340F3447" w14:textId="77777777" w:rsidR="009E38EB" w:rsidRDefault="009E38EB"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FFEF92" w14:textId="77777777" w:rsidR="009E38EB" w:rsidRDefault="009E38EB" w:rsidP="003E5C21">
      <w:r>
        <w:separator/>
      </w:r>
    </w:p>
  </w:footnote>
  <w:footnote w:type="continuationSeparator" w:id="0">
    <w:p w14:paraId="22E18A7D" w14:textId="77777777" w:rsidR="009E38EB" w:rsidRDefault="009E38EB"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75A9B"/>
    <w:rsid w:val="00092AEA"/>
    <w:rsid w:val="000B3A77"/>
    <w:rsid w:val="000B6786"/>
    <w:rsid w:val="000D1BCB"/>
    <w:rsid w:val="000D4B2C"/>
    <w:rsid w:val="0011382F"/>
    <w:rsid w:val="00120DE0"/>
    <w:rsid w:val="00127E40"/>
    <w:rsid w:val="00137756"/>
    <w:rsid w:val="001412AD"/>
    <w:rsid w:val="00147428"/>
    <w:rsid w:val="00150438"/>
    <w:rsid w:val="0017376A"/>
    <w:rsid w:val="001D4A41"/>
    <w:rsid w:val="0020576C"/>
    <w:rsid w:val="00207DC2"/>
    <w:rsid w:val="00213314"/>
    <w:rsid w:val="00215A8E"/>
    <w:rsid w:val="00235FB4"/>
    <w:rsid w:val="00264DD6"/>
    <w:rsid w:val="00265C6D"/>
    <w:rsid w:val="00291490"/>
    <w:rsid w:val="00292FF9"/>
    <w:rsid w:val="002957F2"/>
    <w:rsid w:val="00297B81"/>
    <w:rsid w:val="002C674F"/>
    <w:rsid w:val="002D2B78"/>
    <w:rsid w:val="002F0B55"/>
    <w:rsid w:val="002F6FA7"/>
    <w:rsid w:val="0031287B"/>
    <w:rsid w:val="00331E89"/>
    <w:rsid w:val="00342FBA"/>
    <w:rsid w:val="003444B4"/>
    <w:rsid w:val="00345FB5"/>
    <w:rsid w:val="003573E7"/>
    <w:rsid w:val="00364E74"/>
    <w:rsid w:val="00381F18"/>
    <w:rsid w:val="003839D4"/>
    <w:rsid w:val="003933D2"/>
    <w:rsid w:val="003955E0"/>
    <w:rsid w:val="003B32CD"/>
    <w:rsid w:val="003D60F5"/>
    <w:rsid w:val="003E586B"/>
    <w:rsid w:val="003E5C21"/>
    <w:rsid w:val="003E6F43"/>
    <w:rsid w:val="003F45D6"/>
    <w:rsid w:val="004016F1"/>
    <w:rsid w:val="00411781"/>
    <w:rsid w:val="00420118"/>
    <w:rsid w:val="00434E40"/>
    <w:rsid w:val="00436B11"/>
    <w:rsid w:val="004567F1"/>
    <w:rsid w:val="00462D50"/>
    <w:rsid w:val="004715AB"/>
    <w:rsid w:val="004926D4"/>
    <w:rsid w:val="00497C9E"/>
    <w:rsid w:val="004C2D2B"/>
    <w:rsid w:val="004C6F1A"/>
    <w:rsid w:val="004F111A"/>
    <w:rsid w:val="004F6CB8"/>
    <w:rsid w:val="00531B8C"/>
    <w:rsid w:val="005409FF"/>
    <w:rsid w:val="00572679"/>
    <w:rsid w:val="00577674"/>
    <w:rsid w:val="00585B84"/>
    <w:rsid w:val="005917AC"/>
    <w:rsid w:val="005A1336"/>
    <w:rsid w:val="005C7693"/>
    <w:rsid w:val="005D6127"/>
    <w:rsid w:val="005D757E"/>
    <w:rsid w:val="005E6E36"/>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47B7B"/>
    <w:rsid w:val="00751F29"/>
    <w:rsid w:val="00752059"/>
    <w:rsid w:val="00754AC6"/>
    <w:rsid w:val="007654FD"/>
    <w:rsid w:val="0076720C"/>
    <w:rsid w:val="007D1D74"/>
    <w:rsid w:val="007E5812"/>
    <w:rsid w:val="007F194C"/>
    <w:rsid w:val="00800376"/>
    <w:rsid w:val="0080532A"/>
    <w:rsid w:val="008235EC"/>
    <w:rsid w:val="008603CC"/>
    <w:rsid w:val="00876BAE"/>
    <w:rsid w:val="00886838"/>
    <w:rsid w:val="0089332E"/>
    <w:rsid w:val="00893912"/>
    <w:rsid w:val="008B30C2"/>
    <w:rsid w:val="008C0EBA"/>
    <w:rsid w:val="008C7D67"/>
    <w:rsid w:val="008D4A14"/>
    <w:rsid w:val="008F30E2"/>
    <w:rsid w:val="008F73D6"/>
    <w:rsid w:val="009049F5"/>
    <w:rsid w:val="009229EC"/>
    <w:rsid w:val="00935FF5"/>
    <w:rsid w:val="0093766D"/>
    <w:rsid w:val="00944096"/>
    <w:rsid w:val="00961FAB"/>
    <w:rsid w:val="00962991"/>
    <w:rsid w:val="009737E9"/>
    <w:rsid w:val="00985C7A"/>
    <w:rsid w:val="009863C8"/>
    <w:rsid w:val="00994F5A"/>
    <w:rsid w:val="009C309C"/>
    <w:rsid w:val="009C35DC"/>
    <w:rsid w:val="009E38EB"/>
    <w:rsid w:val="009E7A76"/>
    <w:rsid w:val="00A000A3"/>
    <w:rsid w:val="00A0044B"/>
    <w:rsid w:val="00A141AD"/>
    <w:rsid w:val="00A20E6E"/>
    <w:rsid w:val="00A239A7"/>
    <w:rsid w:val="00A30749"/>
    <w:rsid w:val="00A501A2"/>
    <w:rsid w:val="00A56EFF"/>
    <w:rsid w:val="00A64264"/>
    <w:rsid w:val="00A76128"/>
    <w:rsid w:val="00A84835"/>
    <w:rsid w:val="00A84DCE"/>
    <w:rsid w:val="00A9109F"/>
    <w:rsid w:val="00AC14AD"/>
    <w:rsid w:val="00AC3932"/>
    <w:rsid w:val="00AF406A"/>
    <w:rsid w:val="00B0510B"/>
    <w:rsid w:val="00B11538"/>
    <w:rsid w:val="00B32BB1"/>
    <w:rsid w:val="00B65877"/>
    <w:rsid w:val="00B66A9C"/>
    <w:rsid w:val="00B72B4B"/>
    <w:rsid w:val="00B741F8"/>
    <w:rsid w:val="00BA3DCC"/>
    <w:rsid w:val="00BB7C39"/>
    <w:rsid w:val="00BC2650"/>
    <w:rsid w:val="00BE09E6"/>
    <w:rsid w:val="00BE19BC"/>
    <w:rsid w:val="00C17745"/>
    <w:rsid w:val="00C21B4C"/>
    <w:rsid w:val="00C25BBF"/>
    <w:rsid w:val="00C351E5"/>
    <w:rsid w:val="00C402D7"/>
    <w:rsid w:val="00C4046C"/>
    <w:rsid w:val="00C550DE"/>
    <w:rsid w:val="00C75B6B"/>
    <w:rsid w:val="00C97CA0"/>
    <w:rsid w:val="00CB0A2C"/>
    <w:rsid w:val="00CC49A7"/>
    <w:rsid w:val="00CD6360"/>
    <w:rsid w:val="00CF3EB1"/>
    <w:rsid w:val="00D11967"/>
    <w:rsid w:val="00D15A3B"/>
    <w:rsid w:val="00D1788F"/>
    <w:rsid w:val="00D35DF9"/>
    <w:rsid w:val="00D545A5"/>
    <w:rsid w:val="00D673CF"/>
    <w:rsid w:val="00D75E67"/>
    <w:rsid w:val="00D76458"/>
    <w:rsid w:val="00D85701"/>
    <w:rsid w:val="00D9171F"/>
    <w:rsid w:val="00D91AC6"/>
    <w:rsid w:val="00DA39FB"/>
    <w:rsid w:val="00DE4072"/>
    <w:rsid w:val="00DE6BB0"/>
    <w:rsid w:val="00E0418F"/>
    <w:rsid w:val="00E40911"/>
    <w:rsid w:val="00E52AB5"/>
    <w:rsid w:val="00E733C0"/>
    <w:rsid w:val="00E9089E"/>
    <w:rsid w:val="00EA2FEF"/>
    <w:rsid w:val="00EB5FDE"/>
    <w:rsid w:val="00ED63E8"/>
    <w:rsid w:val="00EE269A"/>
    <w:rsid w:val="00F05286"/>
    <w:rsid w:val="00F16E11"/>
    <w:rsid w:val="00F2699E"/>
    <w:rsid w:val="00F32972"/>
    <w:rsid w:val="00F4087A"/>
    <w:rsid w:val="00F46C55"/>
    <w:rsid w:val="00F51A45"/>
    <w:rsid w:val="00F5507D"/>
    <w:rsid w:val="00F72D42"/>
    <w:rsid w:val="00F85465"/>
    <w:rsid w:val="00F85757"/>
    <w:rsid w:val="00F85E27"/>
    <w:rsid w:val="00FA2204"/>
    <w:rsid w:val="00FA64FB"/>
    <w:rsid w:val="00FB27B4"/>
    <w:rsid w:val="00FC39FF"/>
    <w:rsid w:val="00FD0291"/>
    <w:rsid w:val="00FD3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TotalTime>
  <Pages>14</Pages>
  <Words>18435</Words>
  <Characters>105084</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3</cp:revision>
  <dcterms:created xsi:type="dcterms:W3CDTF">2025-04-10T15:50:00Z</dcterms:created>
  <dcterms:modified xsi:type="dcterms:W3CDTF">2025-04-28T14:41:00Z</dcterms:modified>
</cp:coreProperties>
</file>